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m on the rear bank, and a GS3 at 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lastRenderedPageBreak/>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50F8E2DB"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Figure 3 was designed using geom_area, figures 4 and 5 were created with geom_line, and figures 6 and 7 were made with geom_boxplot. The aov function was used to perform one-way ANOVA tests identifying relationships between nitrogen treatment 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and can be </w:t>
      </w:r>
      <w:r w:rsidR="00B0206C">
        <w:rPr>
          <w:rFonts w:ascii="Arial" w:eastAsia="Times New Roman" w:hAnsi="Arial" w:cs="Arial"/>
          <w:color w:val="000000"/>
        </w:rPr>
        <w:t xml:space="preserve">easily adjusted to accommodate </w:t>
      </w:r>
      <w:r w:rsidR="006D7726">
        <w:rPr>
          <w:rFonts w:ascii="Arial" w:eastAsia="Times New Roman" w:hAnsi="Arial" w:cs="Arial"/>
          <w:color w:val="000000"/>
        </w:rPr>
        <w:t>new data-logger data.</w:t>
      </w:r>
    </w:p>
    <w:p w14:paraId="7B74D5A4" w14:textId="77777777" w:rsidR="00E55020" w:rsidRDefault="00E55020" w:rsidP="00E55020">
      <w:pP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lastRenderedPageBreak/>
        <w:t>Data-logger and Sensor Efficiency</w:t>
      </w:r>
    </w:p>
    <w:p w14:paraId="3C8DC4E1" w14:textId="77777777"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 resulting in two missing observations (</w:t>
      </w:r>
      <w:r w:rsidRPr="00120199">
        <w:rPr>
          <w:rFonts w:ascii="Arial" w:eastAsia="Times New Roman" w:hAnsi="Arial" w:cs="Arial"/>
          <w:color w:val="000000"/>
        </w:rPr>
        <w:t xml:space="preserve">5/10/2017 </w:t>
      </w:r>
      <w:r>
        <w:rPr>
          <w:rFonts w:ascii="Arial" w:eastAsia="Times New Roman" w:hAnsi="Arial" w:cs="Arial"/>
          <w:color w:val="000000"/>
        </w:rPr>
        <w:t>17:00:00 in row 1 and 5/24/2017 11:00:00 in row 7. The total number of observations was 169k, resulting in an error rate of 0.00</w:t>
      </w:r>
      <w:r w:rsidRPr="00120199">
        <w:rPr>
          <w:rFonts w:ascii="Arial" w:eastAsia="Times New Roman" w:hAnsi="Arial" w:cs="Arial"/>
          <w:color w:val="000000"/>
        </w:rPr>
        <w:t>1</w:t>
      </w:r>
      <w:r>
        <w:rPr>
          <w:rFonts w:ascii="Arial" w:eastAsia="Times New Roman" w:hAnsi="Arial" w:cs="Arial"/>
          <w:color w:val="000000"/>
        </w:rPr>
        <w:t xml:space="preserve">2%.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0D18C00"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r w:rsidR="003A2AA2">
        <w:rPr>
          <w:rFonts w:ascii="Arial" w:eastAsia="Times New Roman" w:hAnsi="Arial" w:cs="Arial"/>
        </w:rPr>
        <w:tab/>
      </w:r>
    </w:p>
    <w:p w14:paraId="68E76C35" w14:textId="77670858"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Weather data was collected by an on-site weather station during the three week study period. Precipitation monitors indicted cumulative precipitation totaling </w:t>
      </w:r>
      <w:r>
        <w:rPr>
          <w:rFonts w:ascii="Arial" w:eastAsia="Times New Roman" w:hAnsi="Arial" w:cs="Arial"/>
        </w:rPr>
        <w:t>27.88mm</w:t>
      </w:r>
      <w:r w:rsidR="00B41CAA">
        <w:rPr>
          <w:rFonts w:ascii="Arial" w:eastAsia="Times New Roman" w:hAnsi="Arial" w:cs="Arial"/>
        </w:rPr>
        <w:t xml:space="preserve"> (Figure 3) and all precipitation events occurred b</w:t>
      </w:r>
      <w:r w:rsidR="00B41CAA">
        <w:rPr>
          <w:rFonts w:ascii="Arial" w:eastAsia="Times New Roman" w:hAnsi="Arial" w:cs="Arial"/>
        </w:rPr>
        <w:t xml:space="preserve">etween September 23 and October </w:t>
      </w:r>
      <w:r w:rsidR="00B41CAA">
        <w:rPr>
          <w:rFonts w:ascii="Arial" w:eastAsia="Times New Roman" w:hAnsi="Arial" w:cs="Arial"/>
        </w:rPr>
        <w:t>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58AD7DDB"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p>
    <w:p w14:paraId="0ED1AFD4" w14:textId="77777777" w:rsidR="006B660F" w:rsidRDefault="006B660F"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0B2A2070"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the one-week dry period indicated by Figure 5, noon NDVI measurements were selected from all nine measured plots from October 9 through October 16 and were compared by treatment (Figure 6). NDVI decreases significantly in two of the low irrigation plots (deficient and optimum nitrogen) and slightly in the deficient nitrogen and full irrigation plot. 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6A5D207C"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ariation in canopy temperature. All plots were normalized based on data from a non-stressed standard (optimum nitrogen and high irrigation) and noon measurements were selected. Plot 7 shows significant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w:t>
      </w:r>
      <w:r w:rsidR="00B03889">
        <w:rPr>
          <w:rFonts w:ascii="Arial" w:hAnsi="Arial" w:cs="Arial"/>
          <w:color w:val="222222"/>
          <w:shd w:val="clear" w:color="auto" w:fill="FFFFFF"/>
        </w:rPr>
        <w:t xml:space="preserve"> = .001)</w:t>
      </w:r>
      <w:r w:rsidR="00B03889">
        <w:rPr>
          <w:rFonts w:ascii="Arial" w:eastAsia="Times New Roman" w:hAnsi="Arial" w:cs="Arial"/>
        </w:rPr>
        <w:t xml:space="preserve"> canopy temperature variation between nitrogen treatments. Irrigation treatment did not appear to be significantly correlated with canopy temperature (p = .049, </w:t>
      </w:r>
      <w:r w:rsidR="00B03889">
        <w:rPr>
          <w:rFonts w:ascii="Arial" w:hAnsi="Arial" w:cs="Arial"/>
          <w:color w:val="222222"/>
          <w:shd w:val="clear" w:color="auto" w:fill="FFFFFF"/>
        </w:rPr>
        <w:t>α</w:t>
      </w:r>
      <w:r w:rsidR="00B03889">
        <w:rPr>
          <w:rFonts w:ascii="Arial" w:hAnsi="Arial" w:cs="Arial"/>
          <w:color w:val="222222"/>
          <w:shd w:val="clear" w:color="auto" w:fill="FFFFFF"/>
        </w:rPr>
        <w:t xml:space="preserve">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68BDCFEB"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 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effective water stress (Figure 5). </w:t>
      </w:r>
    </w:p>
    <w:p w14:paraId="3C255068" w14:textId="77777777" w:rsidR="00563252" w:rsidRPr="00AD07B8" w:rsidRDefault="00563252" w:rsidP="007F6B90">
      <w:pPr>
        <w:spacing w:after="0" w:line="240" w:lineRule="auto"/>
        <w:ind w:firstLine="720"/>
        <w:textAlignment w:val="baseline"/>
        <w:rPr>
          <w:rFonts w:ascii="Arial" w:eastAsia="Times New Roman" w:hAnsi="Arial" w:cs="Arial"/>
        </w:rPr>
      </w:pPr>
      <w:bookmarkStart w:id="0" w:name="_GoBack"/>
      <w:bookmarkEnd w:id="0"/>
    </w:p>
    <w:p w14:paraId="2860A30E" w14:textId="4DEA75A5" w:rsidR="00014378" w:rsidRDefault="00014378">
      <w:pPr>
        <w:rPr>
          <w:rFonts w:ascii="Arial" w:eastAsia="Times New Roman" w:hAnsi="Arial" w:cs="Arial"/>
        </w:rPr>
      </w:pPr>
      <w:r>
        <w:rPr>
          <w:rFonts w:ascii="Arial" w:eastAsia="Times New Roman" w:hAnsi="Arial" w:cs="Arial"/>
        </w:rPr>
        <w:tab/>
        <w:t>Our findings confirm the research of Bilgili, et al in that nitrogen does appear to increase water consumption of turfgrass</w:t>
      </w:r>
      <w:r>
        <w:rPr>
          <w:rFonts w:ascii="Arial" w:eastAsia="Times New Roman" w:hAnsi="Arial" w:cs="Arial"/>
          <w:vertAlign w:val="superscript"/>
        </w:rPr>
        <w:t>7</w:t>
      </w:r>
      <w:r>
        <w:rPr>
          <w:rFonts w:ascii="Arial" w:eastAsia="Times New Roman" w:hAnsi="Arial" w:cs="Arial"/>
        </w:rPr>
        <w:t>.</w:t>
      </w:r>
    </w:p>
    <w:p w14:paraId="26B30DAF" w14:textId="2C498BD5" w:rsidR="00014378" w:rsidRDefault="00014378">
      <w:pPr>
        <w:rPr>
          <w:rFonts w:ascii="Arial" w:eastAsia="Times New Roman" w:hAnsi="Arial" w:cs="Arial"/>
        </w:rPr>
      </w:pPr>
      <w:r>
        <w:rPr>
          <w:rFonts w:ascii="Arial" w:eastAsia="Times New Roman" w:hAnsi="Arial" w:cs="Arial"/>
        </w:rPr>
        <w:tab/>
        <w:t>In combination, remote sensing and soil sensing technologies can be used to analyze the needs of turfgrass plots</w:t>
      </w:r>
      <w:r w:rsidR="00F53573">
        <w:rPr>
          <w:rFonts w:ascii="Arial" w:eastAsia="Times New Roman" w:hAnsi="Arial" w:cs="Arial"/>
        </w:rPr>
        <w:t>. C</w:t>
      </w:r>
      <w:r>
        <w:rPr>
          <w:rFonts w:ascii="Arial" w:eastAsia="Times New Roman" w:hAnsi="Arial" w:cs="Arial"/>
        </w:rPr>
        <w:t>anopy temperature</w:t>
      </w:r>
      <w:r w:rsidR="00F53573">
        <w:rPr>
          <w:rFonts w:ascii="Arial" w:eastAsia="Times New Roman" w:hAnsi="Arial" w:cs="Arial"/>
        </w:rPr>
        <w:t xml:space="preserve"> has been previously demonstrated to be misleading when nutrient deficiencies are present</w:t>
      </w:r>
      <w:r w:rsidR="00F53573">
        <w:rPr>
          <w:rFonts w:ascii="Arial" w:eastAsia="Times New Roman" w:hAnsi="Arial" w:cs="Arial"/>
          <w:vertAlign w:val="superscript"/>
        </w:rPr>
        <w:t>8</w:t>
      </w:r>
      <w:r w:rsidR="00F53573">
        <w:rPr>
          <w:rFonts w:ascii="Arial" w:eastAsia="Times New Roman" w:hAnsi="Arial" w:cs="Arial"/>
        </w:rPr>
        <w:t xml:space="preserve">. The addition of NDVI measurement can be </w:t>
      </w:r>
      <w:r w:rsidR="00F53573">
        <w:rPr>
          <w:rFonts w:ascii="Arial" w:eastAsia="Times New Roman" w:hAnsi="Arial" w:cs="Arial"/>
        </w:rPr>
        <w:lastRenderedPageBreak/>
        <w:t>helpful, but</w:t>
      </w:r>
      <w:r>
        <w:rPr>
          <w:rFonts w:ascii="Arial" w:eastAsia="Times New Roman" w:hAnsi="Arial" w:cs="Arial"/>
        </w:rPr>
        <w:t>…</w:t>
      </w:r>
      <w:r w:rsidR="00F53573">
        <w:rPr>
          <w:rFonts w:ascii="Arial" w:eastAsia="Times New Roman" w:hAnsi="Arial" w:cs="Arial"/>
        </w:rPr>
        <w:t>.. However</w:t>
      </w:r>
      <w:r>
        <w:rPr>
          <w:rFonts w:ascii="Arial" w:eastAsia="Times New Roman" w:hAnsi="Arial" w:cs="Arial"/>
        </w:rPr>
        <w:t xml:space="preserve">, </w:t>
      </w:r>
      <w:r w:rsidR="00F53573">
        <w:rPr>
          <w:rFonts w:ascii="Arial" w:eastAsia="Times New Roman" w:hAnsi="Arial" w:cs="Arial"/>
        </w:rPr>
        <w:t xml:space="preserve">canopy measurements </w:t>
      </w:r>
      <w:r>
        <w:rPr>
          <w:rFonts w:ascii="Arial" w:eastAsia="Times New Roman" w:hAnsi="Arial" w:cs="Arial"/>
        </w:rPr>
        <w:t>in combination with VWC and AW</w:t>
      </w:r>
      <w:r w:rsidR="00F53573">
        <w:rPr>
          <w:rFonts w:ascii="Arial" w:eastAsia="Times New Roman" w:hAnsi="Arial" w:cs="Arial"/>
        </w:rPr>
        <w:t>C monitoring can help tur</w:t>
      </w:r>
      <w:r w:rsidR="00EA46B7">
        <w:rPr>
          <w:rFonts w:ascii="Arial" w:eastAsia="Times New Roman" w:hAnsi="Arial" w:cs="Arial"/>
        </w:rPr>
        <w:t xml:space="preserve">f managers see clear trends to </w:t>
      </w:r>
      <w:r>
        <w:rPr>
          <w:rFonts w:ascii="Arial" w:eastAsia="Times New Roman" w:hAnsi="Arial" w:cs="Arial"/>
        </w:rPr>
        <w:t>optimize nitrogen and irrigation applications.</w:t>
      </w: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06A0AB81" w14:textId="77777777" w:rsidR="00563252" w:rsidRDefault="00650134">
      <w:pPr>
        <w:rPr>
          <w:rFonts w:ascii="Arial" w:eastAsia="Times New Roman" w:hAnsi="Arial" w:cs="Arial"/>
        </w:rPr>
      </w:pPr>
      <w:r>
        <w:rPr>
          <w:rFonts w:ascii="Arial" w:eastAsia="Times New Roman" w:hAnsi="Arial" w:cs="Arial"/>
        </w:rPr>
        <w:tab/>
      </w:r>
    </w:p>
    <w:p w14:paraId="320982E2" w14:textId="5CE01E6C" w:rsidR="00650134" w:rsidRDefault="00650134">
      <w:pPr>
        <w:rPr>
          <w:rFonts w:ascii="Arial" w:eastAsia="Times New Roman" w:hAnsi="Arial" w:cs="Arial"/>
          <w:color w:val="000000"/>
        </w:rPr>
      </w:pPr>
      <w:r>
        <w:rPr>
          <w:rFonts w:ascii="Arial" w:eastAsia="Times New Roman" w:hAnsi="Arial" w:cs="Arial"/>
        </w:rPr>
        <w:t xml:space="preserve">Analysis of decagon sensors: </w:t>
      </w:r>
      <w:r>
        <w:rPr>
          <w:rFonts w:ascii="Arial" w:eastAsia="Times New Roman" w:hAnsi="Arial" w:cs="Arial"/>
          <w:color w:val="000000"/>
        </w:rPr>
        <w:t>However, despite the low error rate, uncorrected missing data throws off data for the entire row for most of the observation timeframe, including the study periods.</w:t>
      </w:r>
    </w:p>
    <w:p w14:paraId="7FCDD4C5" w14:textId="77777777" w:rsidR="009A1D55" w:rsidRDefault="009A1D55"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Future work would include working with Decagon to fix the issues in file generation.</w:t>
      </w:r>
    </w:p>
    <w:p w14:paraId="51FD5C61" w14:textId="77777777" w:rsidR="009A1D55" w:rsidRPr="00650134" w:rsidRDefault="009A1D55">
      <w:pPr>
        <w:rPr>
          <w:rFonts w:ascii="Arial" w:eastAsia="Times New Roman" w:hAnsi="Arial" w:cs="Arial"/>
          <w:b/>
        </w:rPr>
      </w:pPr>
    </w:p>
    <w:p w14:paraId="6F195F1B" w14:textId="3F07D897" w:rsidR="0042007E" w:rsidRDefault="004659F7" w:rsidP="004659F7">
      <w:pPr>
        <w:spacing w:line="254" w:lineRule="auto"/>
        <w:jc w:val="center"/>
        <w:rPr>
          <w:rFonts w:ascii="Arial" w:eastAsia="Times New Roman" w:hAnsi="Arial" w:cs="Arial"/>
        </w:rPr>
      </w:pPr>
      <w:r>
        <w:rPr>
          <w:rFonts w:ascii="Arial" w:eastAsia="Times New Roman" w:hAnsi="Arial" w:cs="Arial"/>
        </w:rPr>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8FDFDE" id="Group 5" o:spid="_x0000_s1026" style="width:247.75pt;height:391.8pt;mso-position-horizontal-relative:char;mso-position-vertical-relative:line" coordsize="25146,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DvFvBAAAA2gAAAA8AAABkcnMvZG93bnJldi54bWxEj92KwjAUhO8XfIdwBO/WVC+kW41FBEFU&#10;BH8e4Ngc29LmpDSxrW+/WRD2cpiZb5hVOphadNS60rKC2TQCQZxZXXKu4H7bfccgnEfWWFsmBW9y&#10;kK5HXytMtO35Qt3V5yJA2CWooPC+SaR0WUEG3dQ2xMF72tagD7LNpW6xD3BTy3kULaTBksNCgQ1t&#10;C8qq68soOL6PjuJHdWA8/cSX07nvGtooNRkPmyUIT4P/D3/ae61gDn9Xwg2Q6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DvFvBAAAA2gAAAA8AAAAAAAAAAAAAAAAAnwIA&#10;AGRycy9kb3ducmV2LnhtbFBLBQYAAAAABAAEAPcAAACNAwAAAAA=&#10;">
                  <v:imagedata r:id="rId9" o:title=""/>
                  <v:path arrowok="t"/>
                </v:shape>
                <v:shapetype id="_x0000_t202" coordsize="21600,21600" o:spt="202" path="m,l,21600r21600,l21600,xe">
                  <v:stroke joinstyle="miter"/>
                  <v:path gradientshapeok="t" o:connecttype="rect"/>
                </v:shapetype>
                <v:shape id="Text Box 3" o:spid="_x0000_s1028" type="#_x0000_t202" style="position:absolute;top:33197;width:25146;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7591F19" id="Group 7" o:spid="_x0000_s1029" style="width:441pt;height:552.7pt;mso-position-horizontal-relative:char;mso-position-vertical-relative:line" coordsize="56007,70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">
                <v:shape id="Picture 6" o:spid="_x0000_s1030" type="#_x0000_t75" style="position:absolute;left:177;width:55683;height:60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O+FHDAAAA2gAAAA8AAABkcnMvZG93bnJldi54bWxEj1FrwjAUhd+F/YdwB3vTdCIinWmRsQ2H&#10;T1Z/wF1zbarNTZdkWvfrzWDg4+Gc8x3OshxsJ87kQ+tYwfMkA0FcO91yo2C/ex8vQISIrLFzTAqu&#10;FKAsHkZLzLW78JbOVWxEgnDIUYGJsc+lDLUhi2HieuLkHZy3GJP0jdQeLwluOznNsrm02HJaMNjT&#10;q6H6VP1YBZvqcxbeCKPJ/Oy6mX4dvz/Wv0o9PQ6rFxCRhngP/7fXWsEc/q6kGyCL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s74UcMAAADaAAAADwAAAAAAAAAAAAAAAACf&#10;AgAAZHJzL2Rvd25yZXYueG1sUEsFBgAAAAAEAAQA9wAAAI8DAAAAAA==&#10;">
                  <v:imagedata r:id="rId11" o:title=""/>
                  <v:path arrowok="t"/>
                </v:shape>
                <v:shape id="Text Box 1" o:spid="_x0000_s1031" type="#_x0000_t202" style="position:absolute;top:60989;width:56007;height:9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3"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5"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7"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5A9BE7C5"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Mean 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19"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5A9BE7C5"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Mean 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266815"/>
                <wp:effectExtent l="0" t="0" r="0" b="635"/>
                <wp:docPr id="28" name="Group 28"/>
                <wp:cNvGraphicFramePr/>
                <a:graphic xmlns:a="http://schemas.openxmlformats.org/drawingml/2006/main">
                  <a:graphicData uri="http://schemas.microsoft.com/office/word/2010/wordprocessingGroup">
                    <wpg:wgp>
                      <wpg:cNvGrpSpPr/>
                      <wpg:grpSpPr>
                        <a:xfrm>
                          <a:off x="0" y="0"/>
                          <a:ext cx="5486400" cy="6266815"/>
                          <a:chOff x="0" y="0"/>
                          <a:chExt cx="5486400" cy="6266888"/>
                        </a:xfrm>
                      </wpg:grpSpPr>
                      <wps:wsp>
                        <wps:cNvPr id="27" name="Text Box 27"/>
                        <wps:cNvSpPr txBox="1"/>
                        <wps:spPr>
                          <a:xfrm>
                            <a:off x="7749" y="5478218"/>
                            <a:ext cx="5470525" cy="788670"/>
                          </a:xfrm>
                          <a:prstGeom prst="rect">
                            <a:avLst/>
                          </a:prstGeom>
                          <a:solidFill>
                            <a:prstClr val="white"/>
                          </a:solidFill>
                          <a:ln>
                            <a:noFill/>
                          </a:ln>
                          <a:effectLst/>
                        </wps:spPr>
                        <wps:txbx>
                          <w:txbxContent>
                            <w:p w14:paraId="4E8E4FC5" w14:textId="77777777"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Pr>
                                  <w:rFonts w:ascii="Arial" w:hAnsi="Arial"/>
                                  <w:b/>
                                </w:rPr>
                                <w:t>Average volumetric water content</w:t>
                              </w:r>
                            </w:p>
                            <w:p w14:paraId="44970944"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93.45pt;mso-position-horizontal-relative:char;mso-position-vertical-relative:line" coordsize="54864,62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AOznEO7pLwPgJoQ7APsR7sCChDsA+xHuwIKE+yj9QGBnhpgaVhI1POM+&#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fPocgAAAgAElEQVR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E9xhjkoihkpa&#10;XcIUh/IE91Z2lxPcYY5KIoZKWl3CFIfyBPdWdpcT3GGOSiKGSlpdwhSH8gT3VnaX2wf3/jz80HpZ&#10;YrZOJRFDJa0uYYpDeYJ7K7vLCe4wRyURQyWtLmGKQ3mCeyu7ywnuMEclEUMlrS5hikN5gnsru8sJ&#10;7jBHJRFDJa0uYYpDeYJ7K7vLCe4wRyURQyWtLmGKQ3mCeyu7y3Wb3AOOrJslZuNUEjFU0uoSpjiU&#10;J7i3srvcP3Wa3CMOrJ8lZttUEjFU0uoSpjiUJ7i3srtcnMDEHaTcEpNE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">
                <v:shape id="Text Box 27" o:spid="_x0000_s1045" type="#_x0000_t202" style="position:absolute;left:77;top:54782;width:54705;height:7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77777777"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Pr>
                            <w:rFonts w:ascii="Arial" w:hAnsi="Arial"/>
                            <w:b/>
                          </w:rPr>
                          <w:t>Average volumetric water content</w:t>
                        </w:r>
                      </w:p>
                      <w:p w14:paraId="44970944"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1"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0AEE9" w14:textId="77777777" w:rsidR="00B61919" w:rsidRDefault="00B61919" w:rsidP="00AD07B8">
      <w:pPr>
        <w:spacing w:after="0" w:line="240" w:lineRule="auto"/>
      </w:pPr>
      <w:r>
        <w:separator/>
      </w:r>
    </w:p>
  </w:endnote>
  <w:endnote w:type="continuationSeparator" w:id="0">
    <w:p w14:paraId="5A27C8DE" w14:textId="77777777" w:rsidR="00B61919" w:rsidRDefault="00B61919"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70B63" w14:textId="77777777" w:rsidR="00B61919" w:rsidRDefault="00B61919" w:rsidP="00AD07B8">
      <w:pPr>
        <w:spacing w:after="0" w:line="240" w:lineRule="auto"/>
      </w:pPr>
      <w:r>
        <w:separator/>
      </w:r>
    </w:p>
  </w:footnote>
  <w:footnote w:type="continuationSeparator" w:id="0">
    <w:p w14:paraId="0BBF7DBC" w14:textId="77777777" w:rsidR="00B61919" w:rsidRDefault="00B61919"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6240E"/>
    <w:rsid w:val="00074926"/>
    <w:rsid w:val="000812DC"/>
    <w:rsid w:val="00084007"/>
    <w:rsid w:val="000D09FE"/>
    <w:rsid w:val="00100926"/>
    <w:rsid w:val="00117028"/>
    <w:rsid w:val="00120199"/>
    <w:rsid w:val="00152C11"/>
    <w:rsid w:val="00171AEE"/>
    <w:rsid w:val="00174713"/>
    <w:rsid w:val="00190B61"/>
    <w:rsid w:val="001A377F"/>
    <w:rsid w:val="001B7A7C"/>
    <w:rsid w:val="001C0DAC"/>
    <w:rsid w:val="001C55B8"/>
    <w:rsid w:val="001D0770"/>
    <w:rsid w:val="001E41DA"/>
    <w:rsid w:val="001F6075"/>
    <w:rsid w:val="00257674"/>
    <w:rsid w:val="00293F02"/>
    <w:rsid w:val="002C1DDF"/>
    <w:rsid w:val="00306E1F"/>
    <w:rsid w:val="003246FE"/>
    <w:rsid w:val="0035222B"/>
    <w:rsid w:val="003530F0"/>
    <w:rsid w:val="00380EBA"/>
    <w:rsid w:val="0039052C"/>
    <w:rsid w:val="00392227"/>
    <w:rsid w:val="003A0DD6"/>
    <w:rsid w:val="003A2AA2"/>
    <w:rsid w:val="003C1174"/>
    <w:rsid w:val="003F634F"/>
    <w:rsid w:val="00404F77"/>
    <w:rsid w:val="00411A48"/>
    <w:rsid w:val="0042007E"/>
    <w:rsid w:val="00422075"/>
    <w:rsid w:val="00462287"/>
    <w:rsid w:val="004659F7"/>
    <w:rsid w:val="004705B4"/>
    <w:rsid w:val="004866E4"/>
    <w:rsid w:val="004B18FA"/>
    <w:rsid w:val="004B24B8"/>
    <w:rsid w:val="004B7FBE"/>
    <w:rsid w:val="004C4FFB"/>
    <w:rsid w:val="004D1582"/>
    <w:rsid w:val="004E702E"/>
    <w:rsid w:val="004F053B"/>
    <w:rsid w:val="005233E8"/>
    <w:rsid w:val="005439A7"/>
    <w:rsid w:val="00563252"/>
    <w:rsid w:val="005A437C"/>
    <w:rsid w:val="005A4D31"/>
    <w:rsid w:val="005A5DC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BB5"/>
    <w:rsid w:val="006B660F"/>
    <w:rsid w:val="006D5705"/>
    <w:rsid w:val="006D7726"/>
    <w:rsid w:val="006F13D6"/>
    <w:rsid w:val="00716E7C"/>
    <w:rsid w:val="00720B86"/>
    <w:rsid w:val="007217C9"/>
    <w:rsid w:val="0072228D"/>
    <w:rsid w:val="00751680"/>
    <w:rsid w:val="00751809"/>
    <w:rsid w:val="00781A96"/>
    <w:rsid w:val="00785EEA"/>
    <w:rsid w:val="00796AA9"/>
    <w:rsid w:val="007E0B1F"/>
    <w:rsid w:val="007E3FD6"/>
    <w:rsid w:val="007F4A06"/>
    <w:rsid w:val="007F6B90"/>
    <w:rsid w:val="00865B66"/>
    <w:rsid w:val="008A5EA6"/>
    <w:rsid w:val="008B1B30"/>
    <w:rsid w:val="008E497C"/>
    <w:rsid w:val="008F0A4D"/>
    <w:rsid w:val="008F48EA"/>
    <w:rsid w:val="00920CEB"/>
    <w:rsid w:val="009500CC"/>
    <w:rsid w:val="00951364"/>
    <w:rsid w:val="009A1D55"/>
    <w:rsid w:val="009A25C0"/>
    <w:rsid w:val="009B36A5"/>
    <w:rsid w:val="009F6B67"/>
    <w:rsid w:val="00A0393B"/>
    <w:rsid w:val="00A20D67"/>
    <w:rsid w:val="00A23C51"/>
    <w:rsid w:val="00A32304"/>
    <w:rsid w:val="00A546CB"/>
    <w:rsid w:val="00A6385F"/>
    <w:rsid w:val="00A63A56"/>
    <w:rsid w:val="00A850C5"/>
    <w:rsid w:val="00AC028A"/>
    <w:rsid w:val="00AD07B8"/>
    <w:rsid w:val="00B0206C"/>
    <w:rsid w:val="00B03889"/>
    <w:rsid w:val="00B047DE"/>
    <w:rsid w:val="00B05339"/>
    <w:rsid w:val="00B05E63"/>
    <w:rsid w:val="00B33BAF"/>
    <w:rsid w:val="00B376E9"/>
    <w:rsid w:val="00B37732"/>
    <w:rsid w:val="00B41CAA"/>
    <w:rsid w:val="00B61919"/>
    <w:rsid w:val="00B84759"/>
    <w:rsid w:val="00B85375"/>
    <w:rsid w:val="00B853D9"/>
    <w:rsid w:val="00B8552A"/>
    <w:rsid w:val="00BA6360"/>
    <w:rsid w:val="00BB39D3"/>
    <w:rsid w:val="00BB749A"/>
    <w:rsid w:val="00BC5A9D"/>
    <w:rsid w:val="00BF0E65"/>
    <w:rsid w:val="00BF1637"/>
    <w:rsid w:val="00BF2717"/>
    <w:rsid w:val="00C22407"/>
    <w:rsid w:val="00C23A59"/>
    <w:rsid w:val="00C31ADD"/>
    <w:rsid w:val="00C557C9"/>
    <w:rsid w:val="00C70D72"/>
    <w:rsid w:val="00C83188"/>
    <w:rsid w:val="00C86DF8"/>
    <w:rsid w:val="00C90D4B"/>
    <w:rsid w:val="00C952CD"/>
    <w:rsid w:val="00CB544F"/>
    <w:rsid w:val="00CB6F6C"/>
    <w:rsid w:val="00CC5C8A"/>
    <w:rsid w:val="00CE67A3"/>
    <w:rsid w:val="00CF700B"/>
    <w:rsid w:val="00D24FCE"/>
    <w:rsid w:val="00D27B2F"/>
    <w:rsid w:val="00D606B3"/>
    <w:rsid w:val="00D60DC2"/>
    <w:rsid w:val="00D6406D"/>
    <w:rsid w:val="00D702CA"/>
    <w:rsid w:val="00D83BF2"/>
    <w:rsid w:val="00D94350"/>
    <w:rsid w:val="00DD5143"/>
    <w:rsid w:val="00E03DB9"/>
    <w:rsid w:val="00E1081B"/>
    <w:rsid w:val="00E50FF3"/>
    <w:rsid w:val="00E520D5"/>
    <w:rsid w:val="00E55020"/>
    <w:rsid w:val="00E70175"/>
    <w:rsid w:val="00E81CAE"/>
    <w:rsid w:val="00E97AB2"/>
    <w:rsid w:val="00EA1BC3"/>
    <w:rsid w:val="00EA46B7"/>
    <w:rsid w:val="00EC24F6"/>
    <w:rsid w:val="00ED5D52"/>
    <w:rsid w:val="00F1308A"/>
    <w:rsid w:val="00F423C6"/>
    <w:rsid w:val="00F53573"/>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7AEC4-ACCD-45CE-93EF-13F5151D0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4</TotalTime>
  <Pages>12</Pages>
  <Words>4332</Words>
  <Characters>2469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32</cp:revision>
  <dcterms:created xsi:type="dcterms:W3CDTF">2018-03-21T19:14:00Z</dcterms:created>
  <dcterms:modified xsi:type="dcterms:W3CDTF">2018-04-2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